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A30031" w14:textId="4E6A8507" w:rsidR="00AA1CA5" w:rsidRPr="007E7078" w:rsidRDefault="003B6F4F" w:rsidP="007E7078">
      <w:pPr>
        <w:rPr>
          <w:rFonts w:ascii="Arial" w:hAnsi="Arial" w:cs="Arial"/>
          <w:b/>
          <w:sz w:val="24"/>
          <w:szCs w:val="24"/>
        </w:rPr>
      </w:pPr>
      <w:bookmarkStart w:id="0" w:name="_Hlk46998607"/>
      <w:r w:rsidRPr="007E7078">
        <w:rPr>
          <w:rFonts w:ascii="Arial" w:hAnsi="Arial" w:cs="Arial"/>
          <w:b/>
          <w:sz w:val="24"/>
          <w:szCs w:val="24"/>
        </w:rPr>
        <w:t>Supplemental Table S</w:t>
      </w:r>
      <w:r w:rsidR="004A1366">
        <w:rPr>
          <w:rFonts w:ascii="Arial" w:hAnsi="Arial" w:cs="Arial"/>
          <w:b/>
          <w:sz w:val="24"/>
          <w:szCs w:val="24"/>
        </w:rPr>
        <w:t>8</w:t>
      </w:r>
      <w:bookmarkStart w:id="1" w:name="_GoBack"/>
      <w:bookmarkEnd w:id="1"/>
      <w:r w:rsidRPr="007E7078">
        <w:rPr>
          <w:rFonts w:ascii="Arial" w:hAnsi="Arial" w:cs="Arial"/>
          <w:b/>
          <w:sz w:val="24"/>
          <w:szCs w:val="24"/>
        </w:rPr>
        <w:t>:</w:t>
      </w:r>
      <w:r w:rsidR="00514F6F">
        <w:rPr>
          <w:rFonts w:ascii="Arial" w:hAnsi="Arial" w:cs="Arial"/>
          <w:b/>
          <w:sz w:val="24"/>
          <w:szCs w:val="24"/>
        </w:rPr>
        <w:t xml:space="preserve"> </w:t>
      </w:r>
      <w:r w:rsidR="00514F6F" w:rsidRPr="007E7078">
        <w:rPr>
          <w:rFonts w:ascii="Arial" w:hAnsi="Arial" w:cs="Arial"/>
          <w:sz w:val="24"/>
          <w:szCs w:val="24"/>
        </w:rPr>
        <w:t>Differentially methylated genes enriched in Disease pathways of Alzheimer’s disease (Ingenuity pathway analysis)</w:t>
      </w:r>
    </w:p>
    <w:tbl>
      <w:tblPr>
        <w:tblW w:w="971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49"/>
        <w:gridCol w:w="4119"/>
        <w:gridCol w:w="1155"/>
        <w:gridCol w:w="1392"/>
      </w:tblGrid>
      <w:tr w:rsidR="00154B95" w:rsidRPr="007E7078" w14:paraId="380DFCE8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</w:tcPr>
          <w:bookmarkEnd w:id="0"/>
          <w:p w14:paraId="424B0DAD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b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b/>
                <w:sz w:val="24"/>
                <w:szCs w:val="24"/>
              </w:rPr>
              <w:t>Disease pathway</w:t>
            </w:r>
          </w:p>
        </w:tc>
        <w:tc>
          <w:tcPr>
            <w:tcW w:w="4119" w:type="dxa"/>
            <w:shd w:val="clear" w:color="auto" w:fill="auto"/>
            <w:noWrap/>
            <w:vAlign w:val="bottom"/>
          </w:tcPr>
          <w:p w14:paraId="54587054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Genes</w:t>
            </w:r>
          </w:p>
        </w:tc>
        <w:tc>
          <w:tcPr>
            <w:tcW w:w="1155" w:type="dxa"/>
            <w:vAlign w:val="bottom"/>
          </w:tcPr>
          <w:p w14:paraId="5FDA261F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p-value</w:t>
            </w:r>
          </w:p>
        </w:tc>
        <w:tc>
          <w:tcPr>
            <w:tcW w:w="1392" w:type="dxa"/>
          </w:tcPr>
          <w:p w14:paraId="4EF56AC6" w14:textId="6A99A30E" w:rsidR="00154B95" w:rsidRPr="007E7078" w:rsidRDefault="00BA2F1F" w:rsidP="007E7078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br/>
            </w:r>
            <w:r w:rsidR="00D807E7" w:rsidRPr="007E7078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Reference</w:t>
            </w:r>
          </w:p>
        </w:tc>
      </w:tr>
      <w:tr w:rsidR="00154B95" w:rsidRPr="007E7078" w14:paraId="5B07ECF3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  <w:hideMark/>
          </w:tcPr>
          <w:p w14:paraId="0BAC14FE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Abnormal morphology of cerebral cortex</w:t>
            </w:r>
          </w:p>
        </w:tc>
        <w:tc>
          <w:tcPr>
            <w:tcW w:w="4119" w:type="dxa"/>
            <w:shd w:val="clear" w:color="auto" w:fill="auto"/>
            <w:noWrap/>
            <w:vAlign w:val="bottom"/>
            <w:hideMark/>
          </w:tcPr>
          <w:p w14:paraId="63AE1D67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CR1L, CTSV, APAF1, SS18L1</w:t>
            </w:r>
          </w:p>
        </w:tc>
        <w:tc>
          <w:tcPr>
            <w:tcW w:w="1155" w:type="dxa"/>
            <w:vAlign w:val="bottom"/>
          </w:tcPr>
          <w:p w14:paraId="29AADD0C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8.90E-4</w:t>
            </w:r>
          </w:p>
        </w:tc>
        <w:tc>
          <w:tcPr>
            <w:tcW w:w="1392" w:type="dxa"/>
          </w:tcPr>
          <w:p w14:paraId="1AEEED07" w14:textId="3C82AFD3" w:rsidR="00154B95" w:rsidRPr="007E7078" w:rsidRDefault="00F50D25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/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&lt;EndNote&gt;&lt;Cite&gt;&lt;Author&gt;Bakkour&lt;/Author&gt;&lt;Year&gt;2013&lt;/Year&gt;&lt;RecNum&gt;33&lt;/RecNum&gt;&lt;DisplayText&gt;&lt;style face="superscript"&gt;1&lt;/style&gt;&lt;/DisplayText&gt;&lt;record&gt;&lt;rec-number&gt;33&lt;/rec-number&gt;&lt;foreign-keys&gt;&lt;key app="EN" db-id="xw0se2xz1zt9smeatwt52p0ysfdz909xdvpr" timestamp="1555947809"&gt;33&lt;/key&gt;&lt;/foreign-keys&gt;&lt;ref-type name="Journal Article"&gt;17&lt;/ref-type&gt;&lt;contributors&gt;&lt;authors&gt;&lt;author&gt;Bakkour, A.&lt;/author&gt;&lt;author&gt;Morris, J. C.&lt;/author&gt;&lt;author&gt;Wolk, D. A.&lt;/author&gt;&lt;author&gt;Dickerson, B. C.&lt;/author&gt;&lt;/authors&gt;&lt;/contributors&gt;&lt;auth-address&gt;Frontotemporal Dementia Unit, Massachusetts General Hospital and Harvard Medical School, Boston, MA, USA.&lt;/auth-address&gt;&lt;titles&gt;&lt;title&gt;The effects of aging and Alzheimer&amp;apos;s disease on cerebral cortical anatomy: specificity and differential relationships with cognition&lt;/title&gt;&lt;secondary-title&gt;Neuroimage&lt;/secondary-title&gt;&lt;/titles&gt;&lt;periodical&gt;&lt;full-title&gt;Neuroimage&lt;/full-title&gt;&lt;/periodical&gt;&lt;pages&gt;332-44&lt;/pages&gt;&lt;volume&gt;76&lt;/volume&gt;&lt;keywords&gt;&lt;keyword&gt;Adolescent&lt;/keyword&gt;&lt;keyword&gt;Adult&lt;/keyword&gt;&lt;keyword&gt;Aged&lt;/keyword&gt;&lt;keyword&gt;Aged, 80 and over&lt;/keyword&gt;&lt;keyword&gt;Aging/*pathology&lt;/keyword&gt;&lt;keyword&gt;Alzheimer Disease/*pathology&lt;/keyword&gt;&lt;keyword&gt;Atrophy/pathology&lt;/keyword&gt;&lt;keyword&gt;Cerebral Cortex/*pathology&lt;/keyword&gt;&lt;keyword&gt;Cognition/physiology&lt;/keyword&gt;&lt;keyword&gt;Cognition Disorders/*pathology&lt;/keyword&gt;&lt;keyword&gt;Female&lt;/keyword&gt;&lt;keyword&gt;Humans&lt;/keyword&gt;&lt;keyword&gt;Image Interpretation, Computer-Assisted&lt;/keyword&gt;&lt;keyword&gt;Magnetic Resonance Imaging&lt;/keyword&gt;&lt;keyword&gt;Male&lt;/keyword&gt;&lt;keyword&gt;Middle Aged&lt;/keyword&gt;&lt;keyword&gt;Young Adult&lt;/keyword&gt;&lt;/keywords&gt;&lt;dates&gt;&lt;year&gt;2013&lt;/year&gt;&lt;pub-dates&gt;&lt;date&gt;Aug 1&lt;/date&gt;&lt;/pub-dates&gt;&lt;/dates&gt;&lt;isbn&gt;1095-9572 (Electronic)&amp;#xD;1053-8119 (Linking)&lt;/isbn&gt;&lt;accession-num&gt;23507382&lt;/accession-num&gt;&lt;urls&gt;&lt;related-urls&gt;&lt;url&gt;http://www.ncbi.nlm.nih.gov/pubmed/23507382&lt;/url&gt;&lt;/related-urls&gt;&lt;/urls&gt;&lt;custom2&gt;PMC4098706&lt;/custom2&gt;&lt;electronic-resource-num&gt;10.1016/j.neuroimage.2013.02.059&lt;/electronic-resource-num&gt;&lt;/record&gt;&lt;/Cite&gt;&lt;/EndNote&gt;</w:instrTex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1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  <w:tr w:rsidR="00154B95" w:rsidRPr="007E7078" w14:paraId="67A70FBF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  <w:hideMark/>
          </w:tcPr>
          <w:p w14:paraId="5A1A0416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Gliosis</w:t>
            </w:r>
          </w:p>
        </w:tc>
        <w:tc>
          <w:tcPr>
            <w:tcW w:w="4119" w:type="dxa"/>
            <w:shd w:val="clear" w:color="auto" w:fill="auto"/>
            <w:noWrap/>
            <w:vAlign w:val="bottom"/>
            <w:hideMark/>
          </w:tcPr>
          <w:p w14:paraId="331BA9B8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S1PR1, CTSV, MYC, SCYL3</w:t>
            </w:r>
          </w:p>
        </w:tc>
        <w:tc>
          <w:tcPr>
            <w:tcW w:w="1155" w:type="dxa"/>
            <w:vAlign w:val="bottom"/>
          </w:tcPr>
          <w:p w14:paraId="474AB6A2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3.42E-4</w:t>
            </w:r>
          </w:p>
        </w:tc>
        <w:tc>
          <w:tcPr>
            <w:tcW w:w="1392" w:type="dxa"/>
          </w:tcPr>
          <w:p w14:paraId="184D46EF" w14:textId="71011619" w:rsidR="00154B95" w:rsidRPr="007E7078" w:rsidRDefault="00924000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MZXluczwvQXV0aG9yPjxZZWFyPjIwMTc8L1llYXI+PFJl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MZXluczwvQXV0aG9yPjxZZWFyPjIwMTc8L1llYXI+PFJl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.DATA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2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  <w:tr w:rsidR="00154B95" w:rsidRPr="007E7078" w14:paraId="4F2D8885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  <w:hideMark/>
          </w:tcPr>
          <w:p w14:paraId="0F13F2D3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Hydrocephalus</w:t>
            </w:r>
          </w:p>
        </w:tc>
        <w:tc>
          <w:tcPr>
            <w:tcW w:w="4119" w:type="dxa"/>
            <w:shd w:val="clear" w:color="auto" w:fill="auto"/>
            <w:noWrap/>
            <w:vAlign w:val="center"/>
            <w:hideMark/>
          </w:tcPr>
          <w:p w14:paraId="0B57335D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KIF19, ADRA2B, CYP1B1, APAF1, MYB</w:t>
            </w:r>
          </w:p>
        </w:tc>
        <w:tc>
          <w:tcPr>
            <w:tcW w:w="1155" w:type="dxa"/>
            <w:vAlign w:val="bottom"/>
          </w:tcPr>
          <w:p w14:paraId="2B5A3ECB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5.61E-4</w:t>
            </w:r>
          </w:p>
        </w:tc>
        <w:tc>
          <w:tcPr>
            <w:tcW w:w="1392" w:type="dxa"/>
          </w:tcPr>
          <w:p w14:paraId="4027BA94" w14:textId="20D5B0A2" w:rsidR="00154B95" w:rsidRPr="007E7078" w:rsidRDefault="00924000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BenVtYTwvQXV0aG9yPjxZZWFyPjIwMTk8L1llYXI+PFJl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BenVtYTwvQXV0aG9yPjxZZWFyPjIwMTk8L1llYXI+PFJl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.DATA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3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  <w:tr w:rsidR="00154B95" w:rsidRPr="007E7078" w14:paraId="1FE503B2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</w:tcPr>
          <w:p w14:paraId="20DB3E78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Morphology of nervous system</w:t>
            </w:r>
          </w:p>
          <w:p w14:paraId="15F84781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</w:p>
          <w:p w14:paraId="70DBE565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  <w:tc>
          <w:tcPr>
            <w:tcW w:w="4119" w:type="dxa"/>
            <w:shd w:val="clear" w:color="auto" w:fill="auto"/>
            <w:noWrap/>
            <w:vAlign w:val="center"/>
          </w:tcPr>
          <w:p w14:paraId="3EFC431C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SCYL3, FGF22, PTPRC, S1PR1, CR1L, NRG1, CTSV, DISC1, APAF1, SS18L1, KIF26A, CDK20, MYB, MYC, LMNA, HOXB8</w:t>
            </w:r>
          </w:p>
        </w:tc>
        <w:tc>
          <w:tcPr>
            <w:tcW w:w="1155" w:type="dxa"/>
            <w:vAlign w:val="bottom"/>
          </w:tcPr>
          <w:p w14:paraId="662A1B7B" w14:textId="77777777" w:rsidR="00154B95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3.98E-3</w:t>
            </w:r>
          </w:p>
          <w:p w14:paraId="6EA766E8" w14:textId="0A1F19B6" w:rsidR="00147C6C" w:rsidRPr="007E7078" w:rsidRDefault="00147C6C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  <w:tc>
          <w:tcPr>
            <w:tcW w:w="1392" w:type="dxa"/>
          </w:tcPr>
          <w:p w14:paraId="2723B50A" w14:textId="13EBBFDC" w:rsidR="00154B95" w:rsidRPr="007E7078" w:rsidRDefault="00907778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/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&lt;EndNote&gt;&lt;Cite&gt;&lt;Author&gt;Ohnishi&lt;/Author&gt;&lt;Year&gt;2001&lt;/Year&gt;&lt;RecNum&gt;68&lt;/RecNum&gt;&lt;DisplayText&gt;&lt;style face="superscript"&gt;4&lt;/style&gt;&lt;/DisplayText&gt;&lt;record&gt;&lt;rec-number&gt;68&lt;/rec-number&gt;&lt;foreign-keys&gt;&lt;key app="EN" db-id="xw0se2xz1zt9smeatwt52p0ysfdz909xdvpr" timestamp="1556112589"&gt;68&lt;/key&gt;&lt;/foreign-keys&gt;&lt;ref-type name="Journal Article"&gt;17&lt;/ref-type&gt;&lt;contributors&gt;&lt;authors&gt;&lt;author&gt;Ohnishi, T.&lt;/author&gt;&lt;author&gt;Matsuda, H.&lt;/author&gt;&lt;author&gt;Tabira, T.&lt;/author&gt;&lt;author&gt;Asada, T.&lt;/author&gt;&lt;author&gt;Uno, M.&lt;/author&gt;&lt;/authors&gt;&lt;/contributors&gt;&lt;auth-address&gt;Department of Radiology, National Center Hospital of Mental, Nervous, and Muscular Disorders, National Center of Neurology and Psychiatry, Tokyo, Japan.&lt;/auth-address&gt;&lt;titles&gt;&lt;title&gt;Changes in brain morphology in Alzheimer disease and normal aging: is Alzheimer disease an exaggerated aging process?&lt;/title&gt;&lt;secondary-title&gt;AJNR Am J Neuroradiol&lt;/secondary-title&gt;&lt;/titles&gt;&lt;periodical&gt;&lt;full-title&gt;AJNR Am J Neuroradiol&lt;/full-title&gt;&lt;/periodical&gt;&lt;pages&gt;1680-5&lt;/pages&gt;&lt;volume&gt;22&lt;/volume&gt;&lt;number&gt;9&lt;/number&gt;&lt;keywords&gt;&lt;keyword&gt;Adolescent&lt;/keyword&gt;&lt;keyword&gt;Adult&lt;/keyword&gt;&lt;keyword&gt;Age Factors&lt;/keyword&gt;&lt;keyword&gt;Aging/*pathology&lt;/keyword&gt;&lt;keyword&gt;Alzheimer Disease/*pathology&lt;/keyword&gt;&lt;keyword&gt;Female&lt;/keyword&gt;&lt;keyword&gt;Humans&lt;/keyword&gt;&lt;keyword&gt;Male&lt;/keyword&gt;&lt;keyword&gt;Middle Aged&lt;/keyword&gt;&lt;/keywords&gt;&lt;dates&gt;&lt;year&gt;2001&lt;/year&gt;&lt;pub-dates&gt;&lt;date&gt;Oct&lt;/date&gt;&lt;/pub-dates&gt;&lt;/dates&gt;&lt;isbn&gt;0195-6108 (Print)&amp;#xD;0195-6108 (Linking)&lt;/isbn&gt;&lt;accession-num&gt;11673161&lt;/accession-num&gt;&lt;urls&gt;&lt;related-urls&gt;&lt;url&gt;http://www.ncbi.nlm.nih.gov/pubmed/11673161&lt;/url&gt;&lt;/related-urls&gt;&lt;/urls&gt;&lt;/record&gt;&lt;/Cite&gt;&lt;/EndNote&gt;</w:instrTex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4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  <w:tr w:rsidR="00154B95" w:rsidRPr="007E7078" w14:paraId="61B4DF77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  <w:hideMark/>
          </w:tcPr>
          <w:p w14:paraId="2FCB8CF2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Ventricular hypertrophy and dilated cardiomyopathy</w:t>
            </w:r>
          </w:p>
        </w:tc>
        <w:tc>
          <w:tcPr>
            <w:tcW w:w="4119" w:type="dxa"/>
            <w:shd w:val="clear" w:color="auto" w:fill="auto"/>
            <w:noWrap/>
            <w:vAlign w:val="center"/>
            <w:hideMark/>
          </w:tcPr>
          <w:p w14:paraId="2EEAEC1E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CTSV, PRMT5, IRX4, LMNA, MYC, TRIM54</w:t>
            </w:r>
          </w:p>
        </w:tc>
        <w:tc>
          <w:tcPr>
            <w:tcW w:w="1155" w:type="dxa"/>
            <w:vAlign w:val="bottom"/>
          </w:tcPr>
          <w:p w14:paraId="0C575F6A" w14:textId="77777777" w:rsidR="00154B95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8.34E-2</w:t>
            </w:r>
          </w:p>
          <w:p w14:paraId="05710A54" w14:textId="786D18A5" w:rsidR="00147C6C" w:rsidRPr="007E7078" w:rsidRDefault="00147C6C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</w:p>
        </w:tc>
        <w:tc>
          <w:tcPr>
            <w:tcW w:w="1392" w:type="dxa"/>
          </w:tcPr>
          <w:p w14:paraId="5CA5DA4F" w14:textId="40508301" w:rsidR="00154B95" w:rsidRPr="007E7078" w:rsidRDefault="00907778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Ucm9uY29uZTwvQXV0aG9yPjxZZWFyPjIwMTY8L1llYXI+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Ucm9uY29uZTwvQXV0aG9yPjxZZWFyPjIwMTY8L1llYXI+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.DATA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5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  <w:tr w:rsidR="00154B95" w:rsidRPr="007E7078" w14:paraId="139A4F9A" w14:textId="77777777" w:rsidTr="007332F4">
        <w:trPr>
          <w:trHeight w:val="571"/>
          <w:jc w:val="center"/>
        </w:trPr>
        <w:tc>
          <w:tcPr>
            <w:tcW w:w="3049" w:type="dxa"/>
            <w:shd w:val="clear" w:color="auto" w:fill="auto"/>
            <w:noWrap/>
            <w:vAlign w:val="bottom"/>
          </w:tcPr>
          <w:p w14:paraId="72EDBF1B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Inflammatory response</w:t>
            </w:r>
          </w:p>
        </w:tc>
        <w:tc>
          <w:tcPr>
            <w:tcW w:w="4119" w:type="dxa"/>
            <w:shd w:val="clear" w:color="auto" w:fill="auto"/>
            <w:noWrap/>
            <w:vAlign w:val="center"/>
          </w:tcPr>
          <w:p w14:paraId="25C957B6" w14:textId="77777777" w:rsidR="00154B95" w:rsidRPr="006D37D0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</w:pPr>
            <w:r w:rsidRPr="006D37D0">
              <w:rPr>
                <w:rFonts w:ascii="Arial" w:eastAsia="Times New Roman" w:hAnsi="Arial" w:cs="Arial"/>
                <w:i/>
                <w:iCs/>
                <w:sz w:val="24"/>
                <w:szCs w:val="24"/>
              </w:rPr>
              <w:t>LTB4R, S1PR1, PTPN6, VAV1, MYB, MYC</w:t>
            </w:r>
          </w:p>
        </w:tc>
        <w:tc>
          <w:tcPr>
            <w:tcW w:w="1155" w:type="dxa"/>
            <w:vAlign w:val="bottom"/>
          </w:tcPr>
          <w:p w14:paraId="38369FFC" w14:textId="77777777" w:rsidR="00154B95" w:rsidRPr="007E7078" w:rsidRDefault="00154B95" w:rsidP="007E7078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t>8.33E-4</w:t>
            </w:r>
          </w:p>
        </w:tc>
        <w:tc>
          <w:tcPr>
            <w:tcW w:w="1392" w:type="dxa"/>
          </w:tcPr>
          <w:p w14:paraId="22A4493C" w14:textId="53008613" w:rsidR="00154B95" w:rsidRPr="007E7078" w:rsidRDefault="00907778" w:rsidP="007E7078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</w:rPr>
            </w:pP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OZXdjb21iZTwvQXV0aG9yPjxZZWFyPjIwMTg8L1llYXI+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begin">
                <w:fldData xml:space="preserve">PEVuZE5vdGU+PENpdGU+PEF1dGhvcj5OZXdjb21iZTwvQXV0aG9yPjxZZWFyPjIwMTg8L1llYXI+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</w:fldData>
              </w:fldCha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instrText xml:space="preserve"> ADDIN EN.CITE.DATA </w:instrText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="007332F4"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separate"/>
            </w:r>
            <w:r w:rsidR="007332F4" w:rsidRPr="007E7078">
              <w:rPr>
                <w:rFonts w:ascii="Arial" w:eastAsia="Times New Roman" w:hAnsi="Arial" w:cs="Arial"/>
                <w:noProof/>
                <w:sz w:val="24"/>
                <w:szCs w:val="24"/>
                <w:vertAlign w:val="superscript"/>
              </w:rPr>
              <w:t>6</w:t>
            </w:r>
            <w:r w:rsidRPr="007E7078">
              <w:rPr>
                <w:rFonts w:ascii="Arial" w:eastAsia="Times New Roman" w:hAnsi="Arial" w:cs="Arial"/>
                <w:sz w:val="24"/>
                <w:szCs w:val="24"/>
              </w:rPr>
              <w:fldChar w:fldCharType="end"/>
            </w:r>
          </w:p>
        </w:tc>
      </w:tr>
    </w:tbl>
    <w:p w14:paraId="21EC8164" w14:textId="77777777" w:rsidR="008158B5" w:rsidRPr="007E7078" w:rsidRDefault="008158B5" w:rsidP="007E7078">
      <w:pPr>
        <w:rPr>
          <w:rFonts w:ascii="Arial" w:hAnsi="Arial" w:cs="Arial"/>
          <w:sz w:val="24"/>
          <w:szCs w:val="24"/>
        </w:rPr>
      </w:pPr>
    </w:p>
    <w:p w14:paraId="092CA6E2" w14:textId="77777777" w:rsidR="001F4A3D" w:rsidRPr="007E7078" w:rsidRDefault="001F4A3D" w:rsidP="007E7078">
      <w:pPr>
        <w:jc w:val="both"/>
        <w:rPr>
          <w:rFonts w:ascii="Arial" w:hAnsi="Arial" w:cs="Arial"/>
          <w:b/>
          <w:sz w:val="24"/>
          <w:szCs w:val="24"/>
        </w:rPr>
      </w:pPr>
      <w:r w:rsidRPr="007E7078">
        <w:rPr>
          <w:rFonts w:ascii="Arial" w:hAnsi="Arial" w:cs="Arial"/>
          <w:b/>
          <w:sz w:val="24"/>
          <w:szCs w:val="24"/>
        </w:rPr>
        <w:t>References</w:t>
      </w:r>
    </w:p>
    <w:p w14:paraId="340BE798" w14:textId="77777777" w:rsidR="0006301F" w:rsidRPr="0006301F" w:rsidRDefault="001F4A3D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fldChar w:fldCharType="begin"/>
      </w:r>
      <w:r w:rsidRPr="0006301F">
        <w:rPr>
          <w:sz w:val="24"/>
          <w:szCs w:val="24"/>
        </w:rPr>
        <w:instrText xml:space="preserve"> ADDIN EN.REFLIST </w:instrText>
      </w:r>
      <w:r w:rsidRPr="0006301F">
        <w:rPr>
          <w:sz w:val="24"/>
          <w:szCs w:val="24"/>
        </w:rPr>
        <w:fldChar w:fldCharType="separate"/>
      </w:r>
      <w:r w:rsidR="0006301F" w:rsidRPr="0006301F">
        <w:rPr>
          <w:sz w:val="24"/>
          <w:szCs w:val="24"/>
        </w:rPr>
        <w:t>1.</w:t>
      </w:r>
      <w:r w:rsidR="0006301F" w:rsidRPr="0006301F">
        <w:rPr>
          <w:sz w:val="24"/>
          <w:szCs w:val="24"/>
        </w:rPr>
        <w:tab/>
        <w:t xml:space="preserve">Bakkour A, Morris JC, Wolk DA, Dickerson BC. The effects of aging and Alzheimer's disease on cerebral cortical anatomy: specificity and differential relationships with cognition. </w:t>
      </w:r>
      <w:r w:rsidR="0006301F" w:rsidRPr="0006301F">
        <w:rPr>
          <w:i/>
          <w:sz w:val="24"/>
          <w:szCs w:val="24"/>
        </w:rPr>
        <w:t>Neuroimage</w:t>
      </w:r>
      <w:r w:rsidR="0006301F" w:rsidRPr="0006301F">
        <w:rPr>
          <w:sz w:val="24"/>
          <w:szCs w:val="24"/>
        </w:rPr>
        <w:t xml:space="preserve"> 2013; </w:t>
      </w:r>
      <w:r w:rsidR="0006301F" w:rsidRPr="0006301F">
        <w:rPr>
          <w:b/>
          <w:sz w:val="24"/>
          <w:szCs w:val="24"/>
        </w:rPr>
        <w:t xml:space="preserve">76: </w:t>
      </w:r>
      <w:r w:rsidR="0006301F" w:rsidRPr="0006301F">
        <w:rPr>
          <w:sz w:val="24"/>
          <w:szCs w:val="24"/>
        </w:rPr>
        <w:t>332-344.</w:t>
      </w:r>
    </w:p>
    <w:p w14:paraId="3D23B727" w14:textId="77777777" w:rsidR="0006301F" w:rsidRPr="0006301F" w:rsidRDefault="0006301F" w:rsidP="0006301F">
      <w:pPr>
        <w:pStyle w:val="EndNoteBibliography"/>
        <w:spacing w:after="0"/>
        <w:jc w:val="both"/>
        <w:rPr>
          <w:sz w:val="24"/>
          <w:szCs w:val="24"/>
        </w:rPr>
      </w:pPr>
    </w:p>
    <w:p w14:paraId="340F4505" w14:textId="77777777" w:rsidR="0006301F" w:rsidRPr="0006301F" w:rsidRDefault="0006301F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t>2.</w:t>
      </w:r>
      <w:r w:rsidRPr="0006301F">
        <w:rPr>
          <w:sz w:val="24"/>
          <w:szCs w:val="24"/>
        </w:rPr>
        <w:tab/>
        <w:t xml:space="preserve">Leyns CEG, Holtzman DM. Glial contributions to neurodegeneration in tauopathies. </w:t>
      </w:r>
      <w:r w:rsidRPr="0006301F">
        <w:rPr>
          <w:i/>
          <w:sz w:val="24"/>
          <w:szCs w:val="24"/>
        </w:rPr>
        <w:t>Mol Neurodegener</w:t>
      </w:r>
      <w:r w:rsidRPr="0006301F">
        <w:rPr>
          <w:sz w:val="24"/>
          <w:szCs w:val="24"/>
        </w:rPr>
        <w:t xml:space="preserve"> 2017; </w:t>
      </w:r>
      <w:r w:rsidRPr="0006301F">
        <w:rPr>
          <w:b/>
          <w:sz w:val="24"/>
          <w:szCs w:val="24"/>
        </w:rPr>
        <w:t>12</w:t>
      </w:r>
      <w:r w:rsidRPr="0006301F">
        <w:rPr>
          <w:sz w:val="24"/>
          <w:szCs w:val="24"/>
        </w:rPr>
        <w:t>(1)</w:t>
      </w:r>
      <w:r w:rsidRPr="0006301F">
        <w:rPr>
          <w:b/>
          <w:sz w:val="24"/>
          <w:szCs w:val="24"/>
        </w:rPr>
        <w:t xml:space="preserve">: </w:t>
      </w:r>
      <w:r w:rsidRPr="0006301F">
        <w:rPr>
          <w:sz w:val="24"/>
          <w:szCs w:val="24"/>
        </w:rPr>
        <w:t>50.</w:t>
      </w:r>
    </w:p>
    <w:p w14:paraId="15DFF384" w14:textId="77777777" w:rsidR="0006301F" w:rsidRPr="0006301F" w:rsidRDefault="0006301F" w:rsidP="0006301F">
      <w:pPr>
        <w:pStyle w:val="EndNoteBibliography"/>
        <w:spacing w:after="0"/>
        <w:jc w:val="both"/>
        <w:rPr>
          <w:sz w:val="24"/>
          <w:szCs w:val="24"/>
        </w:rPr>
      </w:pPr>
    </w:p>
    <w:p w14:paraId="6B26097D" w14:textId="77777777" w:rsidR="0006301F" w:rsidRPr="0006301F" w:rsidRDefault="0006301F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t>3.</w:t>
      </w:r>
      <w:r w:rsidRPr="0006301F">
        <w:rPr>
          <w:sz w:val="24"/>
          <w:szCs w:val="24"/>
        </w:rPr>
        <w:tab/>
        <w:t>Azuma S, Kazui H, Kanemoto H, Suzuki Y, Sato S, Suehiro T</w:t>
      </w:r>
      <w:r w:rsidRPr="0006301F">
        <w:rPr>
          <w:i/>
          <w:sz w:val="24"/>
          <w:szCs w:val="24"/>
        </w:rPr>
        <w:t xml:space="preserve"> et al.</w:t>
      </w:r>
      <w:r w:rsidRPr="0006301F">
        <w:rPr>
          <w:sz w:val="24"/>
          <w:szCs w:val="24"/>
        </w:rPr>
        <w:t xml:space="preserve"> Cerebral blood flow and Alzheimer's disease-related biomarkers in cerebrospinal fluid in idiopathic normal pressure hydrocephalus. </w:t>
      </w:r>
      <w:r w:rsidRPr="0006301F">
        <w:rPr>
          <w:i/>
          <w:sz w:val="24"/>
          <w:szCs w:val="24"/>
        </w:rPr>
        <w:t>Psychogeriatrics</w:t>
      </w:r>
      <w:r w:rsidRPr="0006301F">
        <w:rPr>
          <w:sz w:val="24"/>
          <w:szCs w:val="24"/>
        </w:rPr>
        <w:t xml:space="preserve"> 2019.</w:t>
      </w:r>
    </w:p>
    <w:p w14:paraId="1717C269" w14:textId="77777777" w:rsidR="0006301F" w:rsidRPr="0006301F" w:rsidRDefault="0006301F" w:rsidP="0006301F">
      <w:pPr>
        <w:pStyle w:val="EndNoteBibliography"/>
        <w:spacing w:after="0"/>
        <w:jc w:val="both"/>
        <w:rPr>
          <w:sz w:val="24"/>
          <w:szCs w:val="24"/>
        </w:rPr>
      </w:pPr>
    </w:p>
    <w:p w14:paraId="518BE133" w14:textId="77777777" w:rsidR="0006301F" w:rsidRPr="0006301F" w:rsidRDefault="0006301F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t>4.</w:t>
      </w:r>
      <w:r w:rsidRPr="0006301F">
        <w:rPr>
          <w:sz w:val="24"/>
          <w:szCs w:val="24"/>
        </w:rPr>
        <w:tab/>
        <w:t xml:space="preserve">Ohnishi T, Matsuda H, Tabira T, Asada T, Uno M. Changes in brain morphology in Alzheimer disease and normal aging: is Alzheimer disease an exaggerated aging process? </w:t>
      </w:r>
      <w:r w:rsidRPr="0006301F">
        <w:rPr>
          <w:i/>
          <w:sz w:val="24"/>
          <w:szCs w:val="24"/>
        </w:rPr>
        <w:t>AJNR Am J Neuroradiol</w:t>
      </w:r>
      <w:r w:rsidRPr="0006301F">
        <w:rPr>
          <w:sz w:val="24"/>
          <w:szCs w:val="24"/>
        </w:rPr>
        <w:t xml:space="preserve"> 2001; </w:t>
      </w:r>
      <w:r w:rsidRPr="0006301F">
        <w:rPr>
          <w:b/>
          <w:sz w:val="24"/>
          <w:szCs w:val="24"/>
        </w:rPr>
        <w:t>22</w:t>
      </w:r>
      <w:r w:rsidRPr="0006301F">
        <w:rPr>
          <w:sz w:val="24"/>
          <w:szCs w:val="24"/>
        </w:rPr>
        <w:t>(9)</w:t>
      </w:r>
      <w:r w:rsidRPr="0006301F">
        <w:rPr>
          <w:b/>
          <w:sz w:val="24"/>
          <w:szCs w:val="24"/>
        </w:rPr>
        <w:t xml:space="preserve">: </w:t>
      </w:r>
      <w:r w:rsidRPr="0006301F">
        <w:rPr>
          <w:sz w:val="24"/>
          <w:szCs w:val="24"/>
        </w:rPr>
        <w:t>1680-1685.</w:t>
      </w:r>
    </w:p>
    <w:p w14:paraId="26BE5BFF" w14:textId="77777777" w:rsidR="0006301F" w:rsidRPr="0006301F" w:rsidRDefault="0006301F" w:rsidP="0006301F">
      <w:pPr>
        <w:pStyle w:val="EndNoteBibliography"/>
        <w:spacing w:after="0"/>
        <w:jc w:val="both"/>
        <w:rPr>
          <w:sz w:val="24"/>
          <w:szCs w:val="24"/>
        </w:rPr>
      </w:pPr>
    </w:p>
    <w:p w14:paraId="669A0C11" w14:textId="77777777" w:rsidR="0006301F" w:rsidRPr="0006301F" w:rsidRDefault="0006301F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t>5.</w:t>
      </w:r>
      <w:r w:rsidRPr="0006301F">
        <w:rPr>
          <w:sz w:val="24"/>
          <w:szCs w:val="24"/>
        </w:rPr>
        <w:tab/>
        <w:t>Troncone L, Luciani M, Coggins M, Wilker EH, Ho CY, Codispoti KE</w:t>
      </w:r>
      <w:r w:rsidRPr="0006301F">
        <w:rPr>
          <w:i/>
          <w:sz w:val="24"/>
          <w:szCs w:val="24"/>
        </w:rPr>
        <w:t xml:space="preserve"> et al.</w:t>
      </w:r>
      <w:r w:rsidRPr="0006301F">
        <w:rPr>
          <w:sz w:val="24"/>
          <w:szCs w:val="24"/>
        </w:rPr>
        <w:t xml:space="preserve"> Abeta Amyloid Pathology Affects the Hearts of Patients With Alzheimer's Disease: Mind the Heart. </w:t>
      </w:r>
      <w:r w:rsidRPr="0006301F">
        <w:rPr>
          <w:i/>
          <w:sz w:val="24"/>
          <w:szCs w:val="24"/>
        </w:rPr>
        <w:t>J Am Coll Cardiol</w:t>
      </w:r>
      <w:r w:rsidRPr="0006301F">
        <w:rPr>
          <w:sz w:val="24"/>
          <w:szCs w:val="24"/>
        </w:rPr>
        <w:t xml:space="preserve"> 2016; </w:t>
      </w:r>
      <w:r w:rsidRPr="0006301F">
        <w:rPr>
          <w:b/>
          <w:sz w:val="24"/>
          <w:szCs w:val="24"/>
        </w:rPr>
        <w:t>68</w:t>
      </w:r>
      <w:r w:rsidRPr="0006301F">
        <w:rPr>
          <w:sz w:val="24"/>
          <w:szCs w:val="24"/>
        </w:rPr>
        <w:t>(22)</w:t>
      </w:r>
      <w:r w:rsidRPr="0006301F">
        <w:rPr>
          <w:b/>
          <w:sz w:val="24"/>
          <w:szCs w:val="24"/>
        </w:rPr>
        <w:t xml:space="preserve">: </w:t>
      </w:r>
      <w:r w:rsidRPr="0006301F">
        <w:rPr>
          <w:sz w:val="24"/>
          <w:szCs w:val="24"/>
        </w:rPr>
        <w:t>2395-2407.</w:t>
      </w:r>
    </w:p>
    <w:p w14:paraId="7722DEEA" w14:textId="77777777" w:rsidR="0006301F" w:rsidRPr="0006301F" w:rsidRDefault="0006301F" w:rsidP="0006301F">
      <w:pPr>
        <w:pStyle w:val="EndNoteBibliography"/>
        <w:spacing w:after="0"/>
        <w:jc w:val="both"/>
        <w:rPr>
          <w:sz w:val="24"/>
          <w:szCs w:val="24"/>
        </w:rPr>
      </w:pPr>
    </w:p>
    <w:p w14:paraId="100A918D" w14:textId="77777777" w:rsidR="0006301F" w:rsidRPr="0006301F" w:rsidRDefault="0006301F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lastRenderedPageBreak/>
        <w:t>6.</w:t>
      </w:r>
      <w:r w:rsidRPr="0006301F">
        <w:rPr>
          <w:sz w:val="24"/>
          <w:szCs w:val="24"/>
        </w:rPr>
        <w:tab/>
        <w:t xml:space="preserve">Newcombe EA, Camats-Perna J, Silva ML, Valmas N, Huat TJ, Medeiros R. Inflammation: the link between comorbidities, genetics, and Alzheimer's disease. </w:t>
      </w:r>
      <w:r w:rsidRPr="0006301F">
        <w:rPr>
          <w:i/>
          <w:sz w:val="24"/>
          <w:szCs w:val="24"/>
        </w:rPr>
        <w:t>J Neuroinflammation</w:t>
      </w:r>
      <w:r w:rsidRPr="0006301F">
        <w:rPr>
          <w:sz w:val="24"/>
          <w:szCs w:val="24"/>
        </w:rPr>
        <w:t xml:space="preserve"> 2018; </w:t>
      </w:r>
      <w:r w:rsidRPr="0006301F">
        <w:rPr>
          <w:b/>
          <w:sz w:val="24"/>
          <w:szCs w:val="24"/>
        </w:rPr>
        <w:t>15</w:t>
      </w:r>
      <w:r w:rsidRPr="0006301F">
        <w:rPr>
          <w:sz w:val="24"/>
          <w:szCs w:val="24"/>
        </w:rPr>
        <w:t>(1)</w:t>
      </w:r>
      <w:r w:rsidRPr="0006301F">
        <w:rPr>
          <w:b/>
          <w:sz w:val="24"/>
          <w:szCs w:val="24"/>
        </w:rPr>
        <w:t xml:space="preserve">: </w:t>
      </w:r>
      <w:r w:rsidRPr="0006301F">
        <w:rPr>
          <w:sz w:val="24"/>
          <w:szCs w:val="24"/>
        </w:rPr>
        <w:t>276.</w:t>
      </w:r>
    </w:p>
    <w:p w14:paraId="0ED29242" w14:textId="77777777" w:rsidR="0006301F" w:rsidRPr="0006301F" w:rsidRDefault="0006301F" w:rsidP="0006301F">
      <w:pPr>
        <w:pStyle w:val="EndNoteBibliography"/>
        <w:jc w:val="both"/>
        <w:rPr>
          <w:sz w:val="24"/>
          <w:szCs w:val="24"/>
        </w:rPr>
      </w:pPr>
    </w:p>
    <w:p w14:paraId="485A5D8C" w14:textId="36FFA9E4" w:rsidR="00CF024F" w:rsidRPr="00FA0CD3" w:rsidRDefault="001F4A3D" w:rsidP="0006301F">
      <w:pPr>
        <w:pStyle w:val="EndNoteBibliography"/>
        <w:ind w:left="720" w:hanging="720"/>
        <w:jc w:val="both"/>
        <w:rPr>
          <w:sz w:val="24"/>
          <w:szCs w:val="24"/>
        </w:rPr>
      </w:pPr>
      <w:r w:rsidRPr="0006301F">
        <w:rPr>
          <w:sz w:val="24"/>
          <w:szCs w:val="24"/>
        </w:rPr>
        <w:fldChar w:fldCharType="end"/>
      </w:r>
    </w:p>
    <w:sectPr w:rsidR="00CF024F" w:rsidRPr="00FA0C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Psychiatr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0se2xz1zt9smeatwt52p0ysfdz909xdvpr&quot;&gt;AD blood&lt;record-ids&gt;&lt;item&gt;33&lt;/item&gt;&lt;item&gt;35&lt;/item&gt;&lt;item&gt;39&lt;/item&gt;&lt;item&gt;68&lt;/item&gt;&lt;item&gt;70&lt;/item&gt;&lt;item&gt;71&lt;/item&gt;&lt;/record-ids&gt;&lt;/item&gt;&lt;/Libraries&gt;"/>
  </w:docVars>
  <w:rsids>
    <w:rsidRoot w:val="004476F1"/>
    <w:rsid w:val="0006301F"/>
    <w:rsid w:val="00070645"/>
    <w:rsid w:val="0007318C"/>
    <w:rsid w:val="00090F6A"/>
    <w:rsid w:val="000A0E63"/>
    <w:rsid w:val="000C5976"/>
    <w:rsid w:val="000C76B5"/>
    <w:rsid w:val="00104735"/>
    <w:rsid w:val="0010555A"/>
    <w:rsid w:val="00115B95"/>
    <w:rsid w:val="0012522F"/>
    <w:rsid w:val="00147C6C"/>
    <w:rsid w:val="00154B95"/>
    <w:rsid w:val="001F4A3D"/>
    <w:rsid w:val="00210A65"/>
    <w:rsid w:val="002131BF"/>
    <w:rsid w:val="00226E5A"/>
    <w:rsid w:val="00230AA0"/>
    <w:rsid w:val="00233B88"/>
    <w:rsid w:val="00290950"/>
    <w:rsid w:val="002F0859"/>
    <w:rsid w:val="00307601"/>
    <w:rsid w:val="003264F8"/>
    <w:rsid w:val="0035105F"/>
    <w:rsid w:val="00351F8C"/>
    <w:rsid w:val="00361709"/>
    <w:rsid w:val="00373AD2"/>
    <w:rsid w:val="003B50C2"/>
    <w:rsid w:val="003B6F4F"/>
    <w:rsid w:val="003F78C2"/>
    <w:rsid w:val="004004E2"/>
    <w:rsid w:val="0040740B"/>
    <w:rsid w:val="004476F1"/>
    <w:rsid w:val="004764D1"/>
    <w:rsid w:val="004A1366"/>
    <w:rsid w:val="00514F6F"/>
    <w:rsid w:val="005163F5"/>
    <w:rsid w:val="00536ECA"/>
    <w:rsid w:val="0056773F"/>
    <w:rsid w:val="005B4C17"/>
    <w:rsid w:val="005F6E9C"/>
    <w:rsid w:val="006026E0"/>
    <w:rsid w:val="00624CBB"/>
    <w:rsid w:val="006371D5"/>
    <w:rsid w:val="00661406"/>
    <w:rsid w:val="00667FB3"/>
    <w:rsid w:val="006A648B"/>
    <w:rsid w:val="006B5BC8"/>
    <w:rsid w:val="006C6B20"/>
    <w:rsid w:val="006D37D0"/>
    <w:rsid w:val="006F2898"/>
    <w:rsid w:val="006F3F01"/>
    <w:rsid w:val="00721A94"/>
    <w:rsid w:val="007332F4"/>
    <w:rsid w:val="007507CC"/>
    <w:rsid w:val="00764140"/>
    <w:rsid w:val="007949AC"/>
    <w:rsid w:val="007D24EF"/>
    <w:rsid w:val="007E7078"/>
    <w:rsid w:val="00802B9D"/>
    <w:rsid w:val="008158B5"/>
    <w:rsid w:val="008214FE"/>
    <w:rsid w:val="008274E0"/>
    <w:rsid w:val="008341F2"/>
    <w:rsid w:val="0089446B"/>
    <w:rsid w:val="008B36CF"/>
    <w:rsid w:val="008E18E3"/>
    <w:rsid w:val="008E707F"/>
    <w:rsid w:val="00907778"/>
    <w:rsid w:val="00924000"/>
    <w:rsid w:val="00947EC6"/>
    <w:rsid w:val="00973A86"/>
    <w:rsid w:val="009842CD"/>
    <w:rsid w:val="009B446C"/>
    <w:rsid w:val="009F4EEF"/>
    <w:rsid w:val="00A02FAD"/>
    <w:rsid w:val="00A21ED1"/>
    <w:rsid w:val="00A73856"/>
    <w:rsid w:val="00A90D65"/>
    <w:rsid w:val="00A93E7F"/>
    <w:rsid w:val="00AA1CA5"/>
    <w:rsid w:val="00AF3A71"/>
    <w:rsid w:val="00AF5D4D"/>
    <w:rsid w:val="00B23175"/>
    <w:rsid w:val="00B2325D"/>
    <w:rsid w:val="00B33F71"/>
    <w:rsid w:val="00B34FD1"/>
    <w:rsid w:val="00B526A5"/>
    <w:rsid w:val="00B57DC9"/>
    <w:rsid w:val="00B805C7"/>
    <w:rsid w:val="00BA2F1F"/>
    <w:rsid w:val="00BC34C6"/>
    <w:rsid w:val="00C41AFD"/>
    <w:rsid w:val="00C57698"/>
    <w:rsid w:val="00C87BE4"/>
    <w:rsid w:val="00C95DFC"/>
    <w:rsid w:val="00CA626C"/>
    <w:rsid w:val="00CC249A"/>
    <w:rsid w:val="00CE4F88"/>
    <w:rsid w:val="00CF024F"/>
    <w:rsid w:val="00D220AF"/>
    <w:rsid w:val="00D34489"/>
    <w:rsid w:val="00D807E7"/>
    <w:rsid w:val="00D85827"/>
    <w:rsid w:val="00D92EBC"/>
    <w:rsid w:val="00EB6BE6"/>
    <w:rsid w:val="00F362D1"/>
    <w:rsid w:val="00F50D25"/>
    <w:rsid w:val="00F5409D"/>
    <w:rsid w:val="00FA0CD3"/>
    <w:rsid w:val="00FA6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A8832A"/>
  <w15:chartTrackingRefBased/>
  <w15:docId w15:val="{4F5896CD-1BE0-4B36-A84B-0FE22AE3D4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90F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33F7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33F7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F4A3D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A3D"/>
    <w:rPr>
      <w:rFonts w:ascii="Arial" w:hAnsi="Arial" w:cs="Arial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F4A3D"/>
    <w:pPr>
      <w:spacing w:line="240" w:lineRule="auto"/>
    </w:pPr>
    <w:rPr>
      <w:rFonts w:ascii="Arial" w:hAnsi="Arial" w:cs="Arial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F4A3D"/>
    <w:rPr>
      <w:rFonts w:ascii="Arial" w:hAnsi="Arial" w:cs="Arial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2F1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2F1F"/>
    <w:rPr>
      <w:rFonts w:ascii="Times New Roman" w:hAnsi="Times New Roman" w:cs="Times New Roman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C87BE4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31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574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66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5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7</TotalTime>
  <Pages>2</Pages>
  <Words>847</Words>
  <Characters>4829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eaumont Health System</Company>
  <LinksUpToDate>false</LinksUpToDate>
  <CharactersWithSpaces>5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shweswaraiah, Sangeetha</dc:creator>
  <cp:keywords/>
  <dc:description/>
  <cp:lastModifiedBy>Ravikumar Nagaraja</cp:lastModifiedBy>
  <cp:revision>126</cp:revision>
  <dcterms:created xsi:type="dcterms:W3CDTF">2019-04-10T14:03:00Z</dcterms:created>
  <dcterms:modified xsi:type="dcterms:W3CDTF">2020-12-21T17:27:00Z</dcterms:modified>
</cp:coreProperties>
</file>